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19F1" w:rsidRPr="001B7294" w:rsidRDefault="003719F1" w:rsidP="003719F1">
      <w:pPr>
        <w:jc w:val="center"/>
        <w:rPr>
          <w:rFonts w:ascii="Times New Roman" w:hAnsi="Times New Roman" w:cs="Times New Roman"/>
          <w:b/>
          <w:sz w:val="24"/>
          <w:szCs w:val="24"/>
        </w:rPr>
      </w:pPr>
      <w:r w:rsidRPr="001B7294">
        <w:rPr>
          <w:rFonts w:ascii="Times New Roman" w:hAnsi="Times New Roman" w:cs="Times New Roman"/>
          <w:b/>
          <w:sz w:val="24"/>
          <w:szCs w:val="24"/>
        </w:rPr>
        <w:t>BAB I</w:t>
      </w:r>
    </w:p>
    <w:p w:rsidR="003719F1" w:rsidRPr="001B7294" w:rsidRDefault="003719F1" w:rsidP="003719F1">
      <w:pPr>
        <w:pStyle w:val="Heading1"/>
        <w:spacing w:line="360" w:lineRule="auto"/>
        <w:jc w:val="center"/>
        <w:rPr>
          <w:color w:val="auto"/>
          <w:szCs w:val="24"/>
        </w:rPr>
      </w:pPr>
      <w:bookmarkStart w:id="0" w:name="_Toc121814269"/>
      <w:bookmarkStart w:id="1" w:name="_Toc203956107"/>
      <w:bookmarkStart w:id="2" w:name="_Toc205916840"/>
      <w:r w:rsidRPr="001B7294">
        <w:rPr>
          <w:color w:val="auto"/>
          <w:szCs w:val="24"/>
        </w:rPr>
        <w:t>PENDAHULUAN</w:t>
      </w:r>
      <w:bookmarkEnd w:id="0"/>
      <w:bookmarkEnd w:id="1"/>
      <w:bookmarkEnd w:id="2"/>
    </w:p>
    <w:p w:rsidR="003719F1" w:rsidRPr="001B7294" w:rsidRDefault="003719F1" w:rsidP="003719F1">
      <w:pPr>
        <w:pStyle w:val="Heading2"/>
        <w:spacing w:line="360" w:lineRule="auto"/>
        <w:jc w:val="both"/>
        <w:rPr>
          <w:rFonts w:ascii="Times New Roman" w:hAnsi="Times New Roman" w:cs="Times New Roman"/>
          <w:szCs w:val="24"/>
        </w:rPr>
      </w:pPr>
      <w:bookmarkStart w:id="3" w:name="_Toc121814270"/>
      <w:bookmarkStart w:id="4" w:name="_Toc203956108"/>
      <w:bookmarkStart w:id="5" w:name="_Toc205916841"/>
      <w:r w:rsidRPr="001B7294">
        <w:rPr>
          <w:rFonts w:ascii="Times New Roman" w:hAnsi="Times New Roman" w:cs="Times New Roman"/>
          <w:szCs w:val="24"/>
        </w:rPr>
        <w:t xml:space="preserve">1.1 </w:t>
      </w:r>
      <w:r w:rsidRPr="001B7294">
        <w:rPr>
          <w:rFonts w:ascii="Times New Roman" w:hAnsi="Times New Roman" w:cs="Times New Roman"/>
          <w:szCs w:val="24"/>
        </w:rPr>
        <w:tab/>
        <w:t>Latar Belakang</w:t>
      </w:r>
      <w:bookmarkEnd w:id="3"/>
      <w:bookmarkEnd w:id="4"/>
      <w:bookmarkEnd w:id="5"/>
      <w:r w:rsidRPr="001B7294">
        <w:rPr>
          <w:rFonts w:ascii="Times New Roman" w:hAnsi="Times New Roman" w:cs="Times New Roman"/>
          <w:szCs w:val="24"/>
        </w:rPr>
        <w:t xml:space="preserve"> </w:t>
      </w:r>
    </w:p>
    <w:p w:rsidR="003719F1" w:rsidRPr="001B7294" w:rsidRDefault="003719F1" w:rsidP="003719F1">
      <w:pPr>
        <w:pStyle w:val="ListParagraph"/>
        <w:ind w:left="0" w:firstLine="426"/>
        <w:rPr>
          <w:color w:val="auto"/>
        </w:rPr>
      </w:pPr>
      <w:r w:rsidRPr="001B7294">
        <w:rPr>
          <w:color w:val="auto"/>
        </w:rPr>
        <w:tab/>
        <w:t>Perkembangan ilmu dan teknologi yang sangat maju ini berpengaruh terhadap kemajuan bidang pendidikan. Untuk memajukan pendidikan diperlukan dukungan manajemen yang tepat dalam mengelolanya, dan diperlukan informasi yang teliti, tepat dan cepat</w:t>
      </w:r>
      <w:r w:rsidRPr="001B7294">
        <w:rPr>
          <w:color w:val="auto"/>
        </w:rPr>
        <w:fldChar w:fldCharType="begin" w:fldLock="1"/>
      </w:r>
      <w:r w:rsidRPr="001B7294">
        <w:rPr>
          <w:color w:val="auto"/>
        </w:rPr>
        <w:instrText>ADDIN CSL_CITATION {"citationItems":[{"id":"ITEM-1","itemData":{"abstract":"Perkembangan teknologi informasi yang semakin pesat di era modern seperti sekarang ini tidak bisa dihindari lagi pengaruhnya terhadap dunia pendidikan. Tuntutan global menuntut dunia pendidikan untuk menyesuaikan perkembangan teknologi terhadap peningkatan …","author":[{"dropping-particle":"","family":"Maulana","given":"R","non-dropping-particle":"","parse-names":false,"suffix":""},{"dropping-particle":"","family":"Pudjianti","given":"R","non-dropping-particle":"","parse-names":false,"suffix":""}],"container-title":"Journal Informatic, Education and Management | e-ISSN 2716-0696","id":"ITEM-1","issue":"1","issued":{"date-parts":[["2021"]]},"page":"15-23","title":"Perancangan Sistem Informasi Pendataan Murid Dan Guru Pada Paud Athfal Qur'Ani Banda Aceh","type":"article-journal","volume":"3"},"uris":["http://www.mendeley.com/documents/?uuid=e30f6881-8ca6-4878-9edf-97c13450c492"]}],"mendeley":{"formattedCitation":"[1]","plainTextFormattedCitation":"[1]","previouslyFormattedCitation":"[1]"},"properties":{"noteIndex":0},"schema":"https://github.com/citation-style-language/schema/raw/master/csl-citation.json"}</w:instrText>
      </w:r>
      <w:r w:rsidRPr="001B7294">
        <w:rPr>
          <w:color w:val="auto"/>
        </w:rPr>
        <w:fldChar w:fldCharType="separate"/>
      </w:r>
      <w:r w:rsidRPr="001B7294">
        <w:rPr>
          <w:noProof/>
          <w:color w:val="auto"/>
        </w:rPr>
        <w:t>[1]</w:t>
      </w:r>
      <w:r w:rsidRPr="001B7294">
        <w:rPr>
          <w:color w:val="auto"/>
        </w:rPr>
        <w:fldChar w:fldCharType="end"/>
      </w:r>
      <w:r w:rsidRPr="001B7294">
        <w:rPr>
          <w:color w:val="auto"/>
        </w:rPr>
        <w:t xml:space="preserve">. Demikianlah kecenderungan pendidikan dizaman modern ini, bekembang pesat dan penuh persaingan serta maju mundurnya sangat tergantung kepada informasi yang ditangani dengan baik. Salah satu sistem informasi disektor pendidikan yang dapat dimanfaatkan perkembangan teknologi adalah sistem informasi </w:t>
      </w:r>
      <w:r w:rsidRPr="001B7294">
        <w:t>Administrasi</w:t>
      </w:r>
      <w:r w:rsidRPr="001B7294">
        <w:rPr>
          <w:color w:val="auto"/>
        </w:rPr>
        <w:t xml:space="preserve"> </w:t>
      </w:r>
      <w:r w:rsidRPr="001B7294">
        <w:rPr>
          <w:color w:val="auto"/>
        </w:rPr>
        <w:fldChar w:fldCharType="begin" w:fldLock="1"/>
      </w:r>
      <w:r w:rsidRPr="001B7294">
        <w:rPr>
          <w:color w:val="auto"/>
        </w:rPr>
        <w:instrText>ADDIN CSL_CITATION {"citationItems":[{"id":"ITEM-1","itemData":{"DOI":"10.47002/metik.v5i2.292","ISSN":"2442-9562","abstract":"Pemanfaatan teknologi komputer di dunia pendidikan dapat mengurangi potensi kesalahan dan mempercepat proses pengolahan data dibandingkan dengan pemrosesan data secara manual. Paud Nazir masih menggunakan sistem manual dalam sistem informasi akademik. Jumlah Guru dan murid yang akan terus bertambah memerlukan sebuah sistem informasi akademik yang lebih baik. Tujuan penelitian penulis adalah merancang sebuah sistem informasi akademik pada Paud Nazir sehingga dapat mengatasi permasalahan yang ada terutama dalam masalah penyimpanan dan pengaksesan data. Penulis menggunakan prototyping model seba gai metode pengembangan software, dan metode observasi, wawancara dan studi kepustakaan sebagai metode pengumpulan data. Penulis menggunakan Unified Modeling Language (UML) sebagai teknik analisis data dalam sistem informasi akademik. Hasil akhir dari penelitian ini adalah sistem informasi akademik yang memiliki kemampuan untuk mengolah data lebih akurat dan cepat dibandingkan secara manual. Sistem informasi akademik yang terkomputerisasi dapat meningkatkan kinerja bagian Tata Usaha dan Guru dalam melakukan penginputan dan pengolahan data. Hasil penelitian ini diharapkan dapat menjawab permasalahan-pemasalahan yang dihadapi oleh bagian Tata Usaha, Guru, dan Kepala Sekolah. Sistem ini juga diharapkan dapat menjadi referensi bagi peneliti lain.","author":[{"dropping-particle":"","family":"Hendro","given":"","non-dropping-particle":"","parse-names":false,"suffix":""},{"dropping-particle":"","family":"Tendean","given":"Sandi","non-dropping-particle":"","parse-names":false,"suffix":""}],"container-title":"Metik Jurnal","id":"ITEM-1","issue":"2","issued":{"date-parts":[["2021"]]},"page":"35-40","title":"Perancangan Sistem Informasi Akademik Pada PAUD Nazir","type":"article-journal","volume":"5"},"uris":["http://www.mendeley.com/documents/?uuid=560c05f3-2412-45ea-8523-66762f1369b9"]}],"mendeley":{"formattedCitation":"[2]","plainTextFormattedCitation":"[2]","previouslyFormattedCitation":"[2]"},"properties":{"noteIndex":0},"schema":"https://github.com/citation-style-language/schema/raw/master/csl-citation.json"}</w:instrText>
      </w:r>
      <w:r w:rsidRPr="001B7294">
        <w:rPr>
          <w:color w:val="auto"/>
        </w:rPr>
        <w:fldChar w:fldCharType="separate"/>
      </w:r>
      <w:r w:rsidRPr="001B7294">
        <w:rPr>
          <w:noProof/>
          <w:color w:val="auto"/>
        </w:rPr>
        <w:t>[2]</w:t>
      </w:r>
      <w:r w:rsidRPr="001B7294">
        <w:rPr>
          <w:color w:val="auto"/>
        </w:rPr>
        <w:fldChar w:fldCharType="end"/>
      </w:r>
      <w:r w:rsidRPr="001B7294">
        <w:rPr>
          <w:color w:val="auto"/>
        </w:rPr>
        <w:t>. Sistem merupakan sekumpulan elemen yang saling berhubungan, berkaitan, bersama-sama untuk melakukan suatu kwgiatan atau untuk mencapai tujuna tertentu</w:t>
      </w:r>
      <w:r w:rsidRPr="001B7294">
        <w:rPr>
          <w:color w:val="auto"/>
        </w:rPr>
        <w:fldChar w:fldCharType="begin" w:fldLock="1"/>
      </w:r>
      <w:r w:rsidRPr="001B7294">
        <w:rPr>
          <w:color w:val="auto"/>
        </w:rPr>
        <w:instrText>ADDIN CSL_CITATION {"citationItems":[{"id":"ITEM-1","itemData":{"DOI":"10.37087/jtb.v3i2.64","ISSN":"2721-1487","abstract":"Saat ini kegiatan pengolahan data akademik di SMK YPIA Cimanggu masih dilakukan secara manual, penyimpanan data akademik masih tersimpan di file Microsoft Word dan Microsoft Excel yang tersimpan di perangkat atau flashdisk tertentu, hal ini terkadang menyulitkan guru dan staf SMK YPIA Cimanggu. Sekolah mengakses data akademik karena pengaksesan data hanya dapat dilakukan dengan perangkat atau flashdisk tertentu yang memakan waktu relatif lama. Untuk mengatasi kendala tersebut maka perlu adanya sistem informasi akademik berbasis web yang terintegrasi, untuk mempermudah dan mempercepat penginputan, pengolahan, dan pengaksesan data dimanapun dan kapanpun sehingga waktu yang digunakan lebih efisien.\r Dalam pembuatan sistem informasi akademik berbasis website ini, menggunakan metode waterfall dan beberapa tools seperti PHP, MySQL, HTML dan CSS. Hasil yang diperoleh berupa sistem informasi akademik berbasis web yang menyajikan data secara terintegrasi, untuk mempermudah proses penginputan, pengolahan data, dan mempermudah akses data akademik dimana saja dan kapan saja sehingga dapat meningkatkan efisiensi dan waktu. efektifitas, selain itu agar sistem informasi akademik yang dibuat dapat digunakan secara optimal. perlu adanya pelatihan agar pengguna dapat lebih memahami sistem dan cara menggunakannya serta sistem yang ada saat ini dapat dikembangkan menjadi lebih kompleks.\r  \r Kata kunci: Sistem Informasi Akademik, Website, Metode Waterfall, PHP, MySQL, HTML, CSS","author":[{"dropping-particle":"","family":"Ratih","given":"","non-dropping-particle":"","parse-names":false,"suffix":""},{"dropping-particle":"","family":"Evi Desriyani","given":"","non-dropping-particle":"","parse-names":false,"suffix":""}],"container-title":"Jurnal Teknologi dan Bisnis","id":"ITEM-1","issue":"2","issued":{"date-parts":[["2021"]]},"page":"175-187","title":"Sistem Informasi Akademik Berbasis Website Pada SMK YPIA Cimanggu","type":"article-journal","volume":"3"},"uris":["http://www.mendeley.com/documents/?uuid=803a8039-0378-4053-acaa-5a7b6649ad2a"]}],"mendeley":{"formattedCitation":"[3]","plainTextFormattedCitation":"[3]","previouslyFormattedCitation":"[3]"},"properties":{"noteIndex":0},"schema":"https://github.com/citation-style-language/schema/raw/master/csl-citation.json"}</w:instrText>
      </w:r>
      <w:r w:rsidRPr="001B7294">
        <w:rPr>
          <w:color w:val="auto"/>
        </w:rPr>
        <w:fldChar w:fldCharType="separate"/>
      </w:r>
      <w:r w:rsidRPr="001B7294">
        <w:rPr>
          <w:noProof/>
          <w:color w:val="auto"/>
        </w:rPr>
        <w:t>[3]</w:t>
      </w:r>
      <w:r w:rsidRPr="001B7294">
        <w:rPr>
          <w:color w:val="auto"/>
        </w:rPr>
        <w:fldChar w:fldCharType="end"/>
      </w:r>
      <w:r w:rsidRPr="001B7294">
        <w:rPr>
          <w:color w:val="auto"/>
        </w:rPr>
        <w:t>. Informasi merupakan data yang telah diolah sehingga dapat menjadi lebih berguna dalam pengambilan keputusan</w:t>
      </w:r>
      <w:r w:rsidRPr="001B7294">
        <w:rPr>
          <w:color w:val="auto"/>
        </w:rPr>
        <w:fldChar w:fldCharType="begin" w:fldLock="1"/>
      </w:r>
      <w:r w:rsidRPr="001B7294">
        <w:rPr>
          <w:color w:val="auto"/>
        </w:rPr>
        <w:instrText>ADDIN CSL_CITATION {"citationItems":[{"id":"ITEM-1","itemData":{"author":[{"dropping-particle":"","family":"Meirisa","given":"Rizkiyanika Ayu","non-dropping-particle":"","parse-names":false,"suffix":""},{"dropping-particle":"","family":"Khambali","given":"Ahmad","non-dropping-particle":"","parse-names":false,"suffix":""},{"dropping-particle":"","family":"Subowo","given":"Edy","non-dropping-particle":"","parse-names":false,"suffix":""}],"id":"ITEM-1","issue":"1","issued":{"date-parts":[["2020"]]},"title":"Insan Robbani Kesesi Pekalongan Berbasis Android","type":"article-journal"},"uris":["http://www.mendeley.com/documents/?uuid=ad8cb050-6b5b-4333-8a2a-3e21d84d4dc1"]}],"mendeley":{"formattedCitation":"[4]","plainTextFormattedCitation":"[4]","previouslyFormattedCitation":"[4]"},"properties":{"noteIndex":0},"schema":"https://github.com/citation-style-language/schema/raw/master/csl-citation.json"}</w:instrText>
      </w:r>
      <w:r w:rsidRPr="001B7294">
        <w:rPr>
          <w:color w:val="auto"/>
        </w:rPr>
        <w:fldChar w:fldCharType="separate"/>
      </w:r>
      <w:r w:rsidRPr="001B7294">
        <w:rPr>
          <w:noProof/>
          <w:color w:val="auto"/>
        </w:rPr>
        <w:t>[4]</w:t>
      </w:r>
      <w:r w:rsidRPr="001B7294">
        <w:rPr>
          <w:color w:val="auto"/>
        </w:rPr>
        <w:fldChar w:fldCharType="end"/>
      </w:r>
      <w:r w:rsidRPr="001B7294">
        <w:rPr>
          <w:color w:val="auto"/>
        </w:rPr>
        <w:t xml:space="preserve">. Sistem informasi </w:t>
      </w:r>
      <w:r w:rsidRPr="001B7294">
        <w:t>Administrasi</w:t>
      </w:r>
      <w:r w:rsidRPr="001B7294">
        <w:rPr>
          <w:color w:val="auto"/>
        </w:rPr>
        <w:t xml:space="preserve"> adalah suatu sistem yang dirancang untuk keperluan pengelolaan data-data </w:t>
      </w:r>
      <w:r w:rsidRPr="001B7294">
        <w:t>Administrasi</w:t>
      </w:r>
      <w:r w:rsidRPr="001B7294">
        <w:rPr>
          <w:color w:val="auto"/>
        </w:rPr>
        <w:t xml:space="preserve"> dengan penerapan teknologi komputer baik software maupun hardware, sehingga seluruh kegiatan </w:t>
      </w:r>
      <w:r w:rsidRPr="001B7294">
        <w:t>Administrasi</w:t>
      </w:r>
      <w:r w:rsidRPr="001B7294">
        <w:rPr>
          <w:color w:val="auto"/>
        </w:rPr>
        <w:t xml:space="preserve"> dapat terkelola menjadi informasi yang bermanfaat</w:t>
      </w:r>
      <w:r w:rsidRPr="001B7294">
        <w:rPr>
          <w:color w:val="auto"/>
        </w:rPr>
        <w:fldChar w:fldCharType="begin" w:fldLock="1"/>
      </w:r>
      <w:r w:rsidRPr="001B7294">
        <w:rPr>
          <w:color w:val="auto"/>
        </w:rPr>
        <w:instrText>ADDIN CSL_CITATION {"citationItems":[{"id":"ITEM-1","itemData":{"ISSN":"2355-7397","abstract":"SMP Nommensen Jambi City is one of the schools in Jambi City which is located on Jalan Barau-Barau 1 Pakuan Baru, South Jambi District, Jambi City. Currently Nommensen Junior High School in Jambi City is equipped with academic facilities, but has problems such as data processing which is still done conventionally which often results in errors in inputting academic data. The author plans to design a special website to solve problems at SMP Nommensen Jambi City by using PHP as an interface and MySQL as a storage database. The author will build a system that will be made using the waterfall method and using the UML system modeling. Then the system can produce output that is able to display admin data, teachers, students, classes, academic years, subjects, lesson schedules, announcements, and grades and is expected to make it easier to make reports so that administration and teachers can process academic data easily and help students obtain accurate and precise information.","author":[{"dropping-particle":"","family":"Hutapea","given":"Rubentus","non-dropping-particle":"","parse-names":false,"suffix":""},{"dropping-particle":"","family":"Wijaya","given":"Ibnu Sani","non-dropping-particle":"","parse-names":false,"suffix":""},{"dropping-particle":"","family":"Setiawan","given":"Roby","non-dropping-particle":"","parse-names":false,"suffix":""}],"container-title":"Jurnal Informatika Dan Teknologi Komputer","id":"ITEM-1","issue":"1","issued":{"date-parts":[["2022"]]},"page":"111-121","title":"Perancangan Sistem Informasi Akademik Berbasis Web (Studi Kasus : Smp Nommensen Kota Jambi)","type":"article-journal","volume":"2"},"uris":["http://www.mendeley.com/documents/?uuid=f137762a-667d-4a36-97a3-abb0c5860ccd"]}],"mendeley":{"formattedCitation":"[5]","plainTextFormattedCitation":"[5]","previouslyFormattedCitation":"[5]"},"properties":{"noteIndex":0},"schema":"https://github.com/citation-style-language/schema/raw/master/csl-citation.json"}</w:instrText>
      </w:r>
      <w:r w:rsidRPr="001B7294">
        <w:rPr>
          <w:color w:val="auto"/>
        </w:rPr>
        <w:fldChar w:fldCharType="separate"/>
      </w:r>
      <w:r w:rsidRPr="001B7294">
        <w:rPr>
          <w:noProof/>
          <w:color w:val="auto"/>
        </w:rPr>
        <w:t>[5]</w:t>
      </w:r>
      <w:r w:rsidRPr="001B7294">
        <w:rPr>
          <w:color w:val="auto"/>
        </w:rPr>
        <w:fldChar w:fldCharType="end"/>
      </w:r>
      <w:r w:rsidRPr="001B7294">
        <w:rPr>
          <w:color w:val="auto"/>
        </w:rPr>
        <w:t>. Perubahan proses informasi yang dulunya berjalan secara manual, kini telah berubah dalam bentuk digitalisasi yang dapat dikatakan mempunyai kinerja serta keakuratan dalam optimalisasi waktu dan menjadi lebih baik lagi. Sekolah adalah salah satu contoh pendidikanyang terkena dampak dari kemajuan teknologi komputer.</w:t>
      </w:r>
    </w:p>
    <w:p w:rsidR="003719F1" w:rsidRPr="001B7294" w:rsidRDefault="003719F1" w:rsidP="003719F1">
      <w:pPr>
        <w:pStyle w:val="ListParagraph"/>
        <w:ind w:left="0" w:firstLine="426"/>
        <w:rPr>
          <w:color w:val="auto"/>
        </w:rPr>
      </w:pPr>
      <w:r w:rsidRPr="001B7294">
        <w:rPr>
          <w:color w:val="auto"/>
        </w:rPr>
        <w:tab/>
        <w:t>Sekolah MTS Ma’had Al-Hidayah di Desa Teluk Dalam masih belum banyak diketahui masyarakat luas dikarenakan dalam penyampaian informasi masih dilakukan secara manual dari mulut kemulut untuk perkembangan teknologi seperti menggunakan social media dan website itu sangat minim sekali. Untuk  dibagian pendaftaran siswa juga masih menggunkan proses tulis tangan, sehingga kurang efektif dan efesien dalam melakukan kegiatan. Beberapa diantaranya yaitu terlalu lamanya proses pendaftaran, lamanya pencarian data siswa, selalu terjadi kesalahan dalam proses pembayaran SPP siswa serta lamanya pembuatan laporan-</w:t>
      </w:r>
      <w:r w:rsidRPr="001B7294">
        <w:rPr>
          <w:color w:val="auto"/>
        </w:rPr>
        <w:lastRenderedPageBreak/>
        <w:t>laporan yang dibutuhkan. Dalam p</w:t>
      </w:r>
      <w:bookmarkStart w:id="6" w:name="_GoBack"/>
      <w:bookmarkEnd w:id="6"/>
      <w:r w:rsidRPr="001B7294">
        <w:rPr>
          <w:color w:val="auto"/>
        </w:rPr>
        <w:t xml:space="preserve">embuatan data penilaian juga masih menggunakan cara tulis tangan seperti pembuatan absen dan pengisian nilai raport. </w:t>
      </w:r>
    </w:p>
    <w:p w:rsidR="003719F1" w:rsidRPr="001B7294" w:rsidRDefault="003719F1" w:rsidP="003719F1">
      <w:pPr>
        <w:rPr>
          <w:rFonts w:ascii="Times New Roman" w:hAnsi="Times New Roman" w:cs="Times New Roman"/>
          <w:sz w:val="24"/>
          <w:szCs w:val="24"/>
        </w:rPr>
      </w:pPr>
    </w:p>
    <w:p w:rsidR="003719F1" w:rsidRPr="001B7294" w:rsidRDefault="003719F1" w:rsidP="003719F1">
      <w:pPr>
        <w:rPr>
          <w:rFonts w:ascii="Times New Roman" w:hAnsi="Times New Roman" w:cs="Times New Roman"/>
          <w:sz w:val="24"/>
          <w:szCs w:val="24"/>
        </w:rPr>
      </w:pPr>
    </w:p>
    <w:p w:rsidR="003719F1" w:rsidRPr="001B7294" w:rsidRDefault="003719F1" w:rsidP="003719F1">
      <w:pPr>
        <w:pStyle w:val="ListParagraph"/>
        <w:ind w:left="0" w:firstLine="426"/>
        <w:rPr>
          <w:color w:val="auto"/>
        </w:rPr>
      </w:pPr>
      <w:r w:rsidRPr="001B7294">
        <w:rPr>
          <w:color w:val="auto"/>
        </w:rPr>
        <w:tab/>
        <w:t xml:space="preserve">Semua data tersebut masih dilakukan secara konvensional atau masih dilakukan dengan pencatatan tulisan tangan menggunakan buku dan belum dapat diakses serta tersimpan secara online atau terkomputerisasi. Sehingga besar kemungkinan kehilangan data dan berisiko data yang di input salah serta dapat merugikan semua pihak. Maka dari itu dibutuhkan suatu sistem informasi </w:t>
      </w:r>
      <w:r w:rsidRPr="001B7294">
        <w:t>Administrasi</w:t>
      </w:r>
      <w:r w:rsidRPr="001B7294">
        <w:rPr>
          <w:color w:val="auto"/>
        </w:rPr>
        <w:t xml:space="preserve"> sekolah. Dimana semua data yang diolah dan di input dapat tersimpan secara komputerisasi serta disimpan kedalam database sehingga mampu mengatasi resiko kehilagan dan kesalahn data semakin kecil dan dapat mempermudah dalam penginputan data-data yang berkaitan dengan </w:t>
      </w:r>
      <w:r w:rsidRPr="001B7294">
        <w:t>Administrasi</w:t>
      </w:r>
      <w:r w:rsidRPr="001B7294">
        <w:rPr>
          <w:color w:val="auto"/>
        </w:rPr>
        <w:t xml:space="preserve"> sekolah.  Dari permasalah diatas penulis tertarik untuk melakukan penelitian dengan judul </w:t>
      </w:r>
      <w:r w:rsidRPr="001B7294">
        <w:rPr>
          <w:b/>
          <w:color w:val="auto"/>
        </w:rPr>
        <w:t xml:space="preserve">“SISTEM INFORMASI </w:t>
      </w:r>
      <w:r w:rsidRPr="001B7294">
        <w:rPr>
          <w:b/>
        </w:rPr>
        <w:t>ADMINISTRASI</w:t>
      </w:r>
      <w:r w:rsidRPr="001B7294">
        <w:rPr>
          <w:b/>
          <w:color w:val="auto"/>
        </w:rPr>
        <w:t xml:space="preserve"> PADA MTS MA’HAD AL-HIDAYAH DESA TELUK DALAM”</w:t>
      </w:r>
      <w:r w:rsidRPr="001B7294">
        <w:rPr>
          <w:color w:val="auto"/>
        </w:rPr>
        <w:t xml:space="preserve"> yang mampu menjadi sarana informasi untuk siswa, guru dan pihak sekolah.</w:t>
      </w:r>
    </w:p>
    <w:p w:rsidR="003719F1" w:rsidRPr="001B7294" w:rsidRDefault="003719F1" w:rsidP="003719F1">
      <w:pPr>
        <w:pStyle w:val="Heading2"/>
        <w:spacing w:line="360" w:lineRule="auto"/>
        <w:jc w:val="both"/>
        <w:rPr>
          <w:rFonts w:ascii="Times New Roman" w:hAnsi="Times New Roman" w:cs="Times New Roman"/>
          <w:szCs w:val="24"/>
        </w:rPr>
      </w:pPr>
      <w:bookmarkStart w:id="7" w:name="_Toc121814271"/>
      <w:bookmarkStart w:id="8" w:name="_Toc203956109"/>
      <w:bookmarkStart w:id="9" w:name="_Toc205916842"/>
      <w:r w:rsidRPr="001B7294">
        <w:rPr>
          <w:rFonts w:ascii="Times New Roman" w:hAnsi="Times New Roman" w:cs="Times New Roman"/>
          <w:szCs w:val="24"/>
        </w:rPr>
        <w:t xml:space="preserve">1.2 </w:t>
      </w:r>
      <w:r w:rsidRPr="001B7294">
        <w:rPr>
          <w:rFonts w:ascii="Times New Roman" w:hAnsi="Times New Roman" w:cs="Times New Roman"/>
          <w:szCs w:val="24"/>
        </w:rPr>
        <w:tab/>
        <w:t>Rumusan Masalah</w:t>
      </w:r>
      <w:bookmarkEnd w:id="7"/>
      <w:bookmarkEnd w:id="8"/>
      <w:bookmarkEnd w:id="9"/>
    </w:p>
    <w:p w:rsidR="003719F1" w:rsidRPr="001B7294" w:rsidRDefault="003719F1" w:rsidP="003719F1">
      <w:pPr>
        <w:pStyle w:val="ListParagraph"/>
        <w:numPr>
          <w:ilvl w:val="0"/>
          <w:numId w:val="1"/>
        </w:numPr>
        <w:ind w:hanging="654"/>
        <w:rPr>
          <w:color w:val="auto"/>
        </w:rPr>
      </w:pPr>
      <w:r w:rsidRPr="001B7294">
        <w:rPr>
          <w:color w:val="auto"/>
        </w:rPr>
        <w:t xml:space="preserve">Belum adanya sistem informasi </w:t>
      </w:r>
      <w:r w:rsidRPr="001B7294">
        <w:t>Administrasi</w:t>
      </w:r>
      <w:r w:rsidRPr="001B7294">
        <w:rPr>
          <w:color w:val="auto"/>
        </w:rPr>
        <w:t xml:space="preserve"> yang terkomputerisasi di MTS Ma’had Al-Hidayah Desa Teluk Dalam.</w:t>
      </w:r>
    </w:p>
    <w:p w:rsidR="003719F1" w:rsidRPr="001B7294" w:rsidRDefault="003719F1" w:rsidP="003719F1">
      <w:pPr>
        <w:pStyle w:val="ListParagraph"/>
        <w:numPr>
          <w:ilvl w:val="0"/>
          <w:numId w:val="1"/>
        </w:numPr>
        <w:ind w:left="426"/>
        <w:rPr>
          <w:color w:val="auto"/>
        </w:rPr>
      </w:pPr>
      <w:r w:rsidRPr="001B7294">
        <w:rPr>
          <w:color w:val="auto"/>
        </w:rPr>
        <w:tab/>
        <w:t>Sistem pengelolaan data masih konvensional belum terkomputerisasi.</w:t>
      </w:r>
    </w:p>
    <w:p w:rsidR="003719F1" w:rsidRPr="001B7294" w:rsidRDefault="003719F1" w:rsidP="003719F1">
      <w:pPr>
        <w:pStyle w:val="ListParagraph"/>
        <w:numPr>
          <w:ilvl w:val="0"/>
          <w:numId w:val="1"/>
        </w:numPr>
        <w:ind w:left="426"/>
        <w:rPr>
          <w:color w:val="auto"/>
        </w:rPr>
      </w:pPr>
      <w:r w:rsidRPr="001B7294">
        <w:rPr>
          <w:color w:val="auto"/>
        </w:rPr>
        <w:tab/>
        <w:t xml:space="preserve">Belum tersedianya media informasi yang dapat diakses dan diupdate secara real time </w:t>
      </w:r>
      <w:r w:rsidRPr="001B7294">
        <w:rPr>
          <w:color w:val="auto"/>
        </w:rPr>
        <w:tab/>
        <w:t>yang mampu menjadi media informasi dan promosi sekolah.</w:t>
      </w:r>
    </w:p>
    <w:p w:rsidR="003719F1" w:rsidRPr="001B7294" w:rsidRDefault="003719F1" w:rsidP="003719F1">
      <w:pPr>
        <w:pStyle w:val="Heading2"/>
        <w:spacing w:line="360" w:lineRule="auto"/>
        <w:jc w:val="both"/>
        <w:rPr>
          <w:rFonts w:ascii="Times New Roman" w:hAnsi="Times New Roman" w:cs="Times New Roman"/>
          <w:szCs w:val="24"/>
        </w:rPr>
      </w:pPr>
      <w:bookmarkStart w:id="10" w:name="_Toc121814272"/>
      <w:bookmarkStart w:id="11" w:name="_Toc203956110"/>
      <w:bookmarkStart w:id="12" w:name="_Toc205916843"/>
      <w:r w:rsidRPr="001B7294">
        <w:rPr>
          <w:rFonts w:ascii="Times New Roman" w:hAnsi="Times New Roman" w:cs="Times New Roman"/>
          <w:szCs w:val="24"/>
        </w:rPr>
        <w:t xml:space="preserve">1.3 </w:t>
      </w:r>
      <w:r w:rsidRPr="001B7294">
        <w:rPr>
          <w:rFonts w:ascii="Times New Roman" w:hAnsi="Times New Roman" w:cs="Times New Roman"/>
          <w:szCs w:val="24"/>
        </w:rPr>
        <w:tab/>
        <w:t>Batasan Masalah</w:t>
      </w:r>
      <w:bookmarkEnd w:id="10"/>
      <w:bookmarkEnd w:id="11"/>
      <w:bookmarkEnd w:id="12"/>
    </w:p>
    <w:p w:rsidR="003719F1" w:rsidRPr="001B7294" w:rsidRDefault="003719F1" w:rsidP="003719F1">
      <w:pPr>
        <w:pStyle w:val="ListParagraph"/>
        <w:numPr>
          <w:ilvl w:val="0"/>
          <w:numId w:val="2"/>
        </w:numPr>
        <w:ind w:left="426"/>
        <w:rPr>
          <w:color w:val="auto"/>
        </w:rPr>
      </w:pPr>
      <w:r w:rsidRPr="001B7294">
        <w:rPr>
          <w:color w:val="auto"/>
        </w:rPr>
        <w:tab/>
        <w:t xml:space="preserve">Peneliti hanya berfokus pembuatan sistem informasi </w:t>
      </w:r>
      <w:r w:rsidRPr="001B7294">
        <w:t>Administrasi</w:t>
      </w:r>
      <w:r w:rsidRPr="001B7294">
        <w:rPr>
          <w:color w:val="auto"/>
        </w:rPr>
        <w:t xml:space="preserve"> di Mts Ma’had Al-</w:t>
      </w:r>
      <w:r w:rsidRPr="001B7294">
        <w:rPr>
          <w:color w:val="auto"/>
        </w:rPr>
        <w:tab/>
        <w:t>Hidayah Desa Teluk Dalam.</w:t>
      </w:r>
    </w:p>
    <w:p w:rsidR="003719F1" w:rsidRPr="001B7294" w:rsidRDefault="003719F1" w:rsidP="003719F1">
      <w:pPr>
        <w:pStyle w:val="ListParagraph"/>
        <w:numPr>
          <w:ilvl w:val="0"/>
          <w:numId w:val="2"/>
        </w:numPr>
        <w:ind w:left="426"/>
        <w:rPr>
          <w:color w:val="auto"/>
        </w:rPr>
      </w:pPr>
      <w:r w:rsidRPr="001B7294">
        <w:rPr>
          <w:color w:val="auto"/>
        </w:rPr>
        <w:tab/>
        <w:t xml:space="preserve">Sistem yang dibangun bersifat </w:t>
      </w:r>
      <w:r w:rsidRPr="001B7294">
        <w:rPr>
          <w:i/>
          <w:color w:val="auto"/>
        </w:rPr>
        <w:t>online</w:t>
      </w:r>
      <w:r w:rsidRPr="001B7294">
        <w:rPr>
          <w:color w:val="auto"/>
        </w:rPr>
        <w:t>.</w:t>
      </w:r>
    </w:p>
    <w:p w:rsidR="003719F1" w:rsidRPr="001B7294" w:rsidRDefault="003719F1" w:rsidP="003719F1">
      <w:pPr>
        <w:pStyle w:val="ListParagraph"/>
        <w:numPr>
          <w:ilvl w:val="0"/>
          <w:numId w:val="2"/>
        </w:numPr>
        <w:ind w:left="426"/>
        <w:rPr>
          <w:color w:val="auto"/>
        </w:rPr>
      </w:pPr>
      <w:r w:rsidRPr="001B7294">
        <w:rPr>
          <w:color w:val="auto"/>
        </w:rPr>
        <w:tab/>
        <w:t xml:space="preserve">Sistem ini berisikan data murid, guru, absen, jadwal belajar, serta data keluaran yang </w:t>
      </w:r>
      <w:r w:rsidRPr="001B7294">
        <w:rPr>
          <w:color w:val="auto"/>
        </w:rPr>
        <w:tab/>
        <w:t xml:space="preserve">berupa nilai raport siswa.  </w:t>
      </w:r>
    </w:p>
    <w:p w:rsidR="003719F1" w:rsidRPr="001B7294" w:rsidRDefault="003719F1" w:rsidP="003719F1">
      <w:pPr>
        <w:pStyle w:val="ListParagraph"/>
        <w:numPr>
          <w:ilvl w:val="0"/>
          <w:numId w:val="2"/>
        </w:numPr>
        <w:ind w:left="426"/>
        <w:rPr>
          <w:color w:val="auto"/>
        </w:rPr>
      </w:pPr>
      <w:r w:rsidRPr="001B7294">
        <w:rPr>
          <w:color w:val="auto"/>
        </w:rPr>
        <w:lastRenderedPageBreak/>
        <w:tab/>
        <w:t xml:space="preserve">Pembuatan sistem peneliti menggunakan bahasa pemograman PHP, MySql sebagai </w:t>
      </w:r>
      <w:r w:rsidRPr="001B7294">
        <w:rPr>
          <w:color w:val="auto"/>
        </w:rPr>
        <w:tab/>
        <w:t>database CodeIgniter sebagai framework.</w:t>
      </w:r>
    </w:p>
    <w:p w:rsidR="003719F1" w:rsidRPr="001B7294" w:rsidRDefault="003719F1" w:rsidP="003719F1">
      <w:pPr>
        <w:pStyle w:val="ListParagraph"/>
        <w:numPr>
          <w:ilvl w:val="0"/>
          <w:numId w:val="2"/>
        </w:numPr>
        <w:ind w:left="426"/>
        <w:rPr>
          <w:color w:val="auto"/>
        </w:rPr>
      </w:pPr>
      <w:r w:rsidRPr="001B7294">
        <w:rPr>
          <w:color w:val="auto"/>
        </w:rPr>
        <w:tab/>
        <w:t xml:space="preserve">Sistem ini dapat diakses oleh admin dan guru. </w:t>
      </w:r>
    </w:p>
    <w:p w:rsidR="003719F1" w:rsidRPr="001B7294" w:rsidRDefault="003719F1" w:rsidP="003719F1">
      <w:pPr>
        <w:pStyle w:val="ListParagraph"/>
        <w:numPr>
          <w:ilvl w:val="0"/>
          <w:numId w:val="2"/>
        </w:numPr>
        <w:ind w:left="426"/>
        <w:rPr>
          <w:color w:val="auto"/>
        </w:rPr>
      </w:pPr>
      <w:r w:rsidRPr="001B7294">
        <w:rPr>
          <w:color w:val="auto"/>
        </w:rPr>
        <w:tab/>
        <w:t xml:space="preserve">Pengaksesan sistem informasi </w:t>
      </w:r>
      <w:r w:rsidRPr="001B7294">
        <w:t>Administrasi</w:t>
      </w:r>
      <w:r w:rsidRPr="001B7294">
        <w:rPr>
          <w:color w:val="auto"/>
        </w:rPr>
        <w:t xml:space="preserve"> dibatasi hak aksesnya menggunakan </w:t>
      </w:r>
      <w:r w:rsidRPr="001B7294">
        <w:rPr>
          <w:color w:val="auto"/>
        </w:rPr>
        <w:tab/>
      </w:r>
      <w:r w:rsidRPr="001B7294">
        <w:rPr>
          <w:i/>
          <w:color w:val="auto"/>
        </w:rPr>
        <w:t>password</w:t>
      </w:r>
      <w:r w:rsidRPr="001B7294">
        <w:rPr>
          <w:color w:val="auto"/>
        </w:rPr>
        <w:t xml:space="preserve"> dan </w:t>
      </w:r>
      <w:r w:rsidRPr="001B7294">
        <w:rPr>
          <w:i/>
          <w:color w:val="auto"/>
        </w:rPr>
        <w:t>username</w:t>
      </w:r>
      <w:r w:rsidRPr="001B7294">
        <w:rPr>
          <w:color w:val="auto"/>
        </w:rPr>
        <w:t>.</w:t>
      </w:r>
    </w:p>
    <w:p w:rsidR="003719F1" w:rsidRPr="001B7294" w:rsidRDefault="003719F1" w:rsidP="003719F1">
      <w:pPr>
        <w:pStyle w:val="ListParagraph"/>
        <w:numPr>
          <w:ilvl w:val="0"/>
          <w:numId w:val="2"/>
        </w:numPr>
        <w:ind w:left="426"/>
        <w:rPr>
          <w:color w:val="auto"/>
        </w:rPr>
      </w:pPr>
      <w:r w:rsidRPr="001B7294">
        <w:rPr>
          <w:color w:val="auto"/>
        </w:rPr>
        <w:tab/>
        <w:t>Data yang diperoleh dari hasil observasi dan wawancara ke pihak sekolah.</w:t>
      </w:r>
    </w:p>
    <w:p w:rsidR="003719F1" w:rsidRPr="001B7294" w:rsidRDefault="003719F1" w:rsidP="003719F1">
      <w:pPr>
        <w:pStyle w:val="ListParagraph"/>
        <w:numPr>
          <w:ilvl w:val="0"/>
          <w:numId w:val="2"/>
        </w:numPr>
        <w:ind w:left="426"/>
        <w:rPr>
          <w:color w:val="auto"/>
        </w:rPr>
      </w:pPr>
      <w:r w:rsidRPr="001B7294">
        <w:rPr>
          <w:color w:val="auto"/>
        </w:rPr>
        <w:tab/>
        <w:t xml:space="preserve">Pengembangan sistem menggunakan metode </w:t>
      </w:r>
      <w:r w:rsidRPr="001B7294">
        <w:rPr>
          <w:i/>
          <w:color w:val="auto"/>
        </w:rPr>
        <w:t>waterfall</w:t>
      </w:r>
      <w:r w:rsidRPr="001B7294">
        <w:rPr>
          <w:color w:val="auto"/>
        </w:rPr>
        <w:t xml:space="preserve">, analisa menggunakan </w:t>
      </w:r>
      <w:r w:rsidRPr="001B7294">
        <w:rPr>
          <w:color w:val="auto"/>
        </w:rPr>
        <w:tab/>
        <w:t xml:space="preserve">PIECES, pemodelan UML, desain </w:t>
      </w:r>
      <w:r w:rsidRPr="001B7294">
        <w:rPr>
          <w:i/>
          <w:color w:val="auto"/>
        </w:rPr>
        <w:t>database</w:t>
      </w:r>
      <w:r w:rsidRPr="001B7294">
        <w:rPr>
          <w:color w:val="auto"/>
        </w:rPr>
        <w:t xml:space="preserve"> ERD.</w:t>
      </w:r>
    </w:p>
    <w:p w:rsidR="003719F1" w:rsidRPr="001B7294" w:rsidRDefault="003719F1" w:rsidP="003719F1">
      <w:pPr>
        <w:ind w:left="66"/>
        <w:rPr>
          <w:rFonts w:ascii="Times New Roman" w:hAnsi="Times New Roman" w:cs="Times New Roman"/>
          <w:sz w:val="24"/>
          <w:szCs w:val="24"/>
        </w:rPr>
      </w:pPr>
    </w:p>
    <w:p w:rsidR="003719F1" w:rsidRPr="001B7294" w:rsidRDefault="003719F1" w:rsidP="003719F1">
      <w:pPr>
        <w:pStyle w:val="Heading2"/>
        <w:spacing w:line="360" w:lineRule="auto"/>
        <w:jc w:val="both"/>
        <w:rPr>
          <w:rFonts w:ascii="Times New Roman" w:hAnsi="Times New Roman" w:cs="Times New Roman"/>
          <w:szCs w:val="24"/>
        </w:rPr>
      </w:pPr>
      <w:bookmarkStart w:id="13" w:name="_Toc121814273"/>
      <w:bookmarkStart w:id="14" w:name="_Toc203956111"/>
      <w:bookmarkStart w:id="15" w:name="_Toc205916844"/>
      <w:r w:rsidRPr="001B7294">
        <w:rPr>
          <w:rFonts w:ascii="Times New Roman" w:hAnsi="Times New Roman" w:cs="Times New Roman"/>
          <w:szCs w:val="24"/>
        </w:rPr>
        <w:t xml:space="preserve">1.4 </w:t>
      </w:r>
      <w:r w:rsidRPr="001B7294">
        <w:rPr>
          <w:rFonts w:ascii="Times New Roman" w:hAnsi="Times New Roman" w:cs="Times New Roman"/>
          <w:szCs w:val="24"/>
        </w:rPr>
        <w:tab/>
        <w:t>Tujuan Penelitian</w:t>
      </w:r>
      <w:bookmarkEnd w:id="13"/>
      <w:bookmarkEnd w:id="14"/>
      <w:bookmarkEnd w:id="15"/>
      <w:r w:rsidRPr="001B7294">
        <w:rPr>
          <w:rFonts w:ascii="Times New Roman" w:hAnsi="Times New Roman" w:cs="Times New Roman"/>
          <w:szCs w:val="24"/>
        </w:rPr>
        <w:t xml:space="preserve"> </w:t>
      </w:r>
    </w:p>
    <w:p w:rsidR="003719F1" w:rsidRPr="001B7294" w:rsidRDefault="003719F1" w:rsidP="003719F1">
      <w:pPr>
        <w:pStyle w:val="ListParagraph"/>
        <w:numPr>
          <w:ilvl w:val="0"/>
          <w:numId w:val="3"/>
        </w:numPr>
        <w:ind w:left="426"/>
        <w:rPr>
          <w:color w:val="auto"/>
        </w:rPr>
      </w:pPr>
      <w:r w:rsidRPr="001B7294">
        <w:rPr>
          <w:color w:val="auto"/>
        </w:rPr>
        <w:tab/>
        <w:t xml:space="preserve">Membuat sistem informasi </w:t>
      </w:r>
      <w:r w:rsidRPr="001B7294">
        <w:t>Administrasi</w:t>
      </w:r>
      <w:r w:rsidRPr="001B7294">
        <w:rPr>
          <w:color w:val="auto"/>
        </w:rPr>
        <w:t xml:space="preserve"> MTS Ma’had Al-Hidayah Desa Teluk </w:t>
      </w:r>
      <w:r w:rsidRPr="001B7294">
        <w:rPr>
          <w:color w:val="auto"/>
        </w:rPr>
        <w:tab/>
        <w:t>Dalam secara komputerisasi.</w:t>
      </w:r>
    </w:p>
    <w:p w:rsidR="003719F1" w:rsidRPr="001B7294" w:rsidRDefault="003719F1" w:rsidP="003719F1">
      <w:pPr>
        <w:pStyle w:val="ListParagraph"/>
        <w:numPr>
          <w:ilvl w:val="0"/>
          <w:numId w:val="3"/>
        </w:numPr>
        <w:ind w:left="426"/>
        <w:rPr>
          <w:color w:val="auto"/>
        </w:rPr>
      </w:pPr>
      <w:r w:rsidRPr="001B7294">
        <w:rPr>
          <w:color w:val="auto"/>
        </w:rPr>
        <w:tab/>
        <w:t>Menyimpan database dalam menampung data secara komputerisasi MTS Ma’had Al-</w:t>
      </w:r>
      <w:r w:rsidRPr="001B7294">
        <w:rPr>
          <w:color w:val="auto"/>
        </w:rPr>
        <w:tab/>
        <w:t>Hidayah Desa Teluk Dalam.</w:t>
      </w:r>
    </w:p>
    <w:p w:rsidR="003719F1" w:rsidRPr="001B7294" w:rsidRDefault="003719F1" w:rsidP="003719F1">
      <w:pPr>
        <w:pStyle w:val="ListParagraph"/>
        <w:numPr>
          <w:ilvl w:val="0"/>
          <w:numId w:val="3"/>
        </w:numPr>
        <w:ind w:left="426"/>
        <w:rPr>
          <w:color w:val="auto"/>
        </w:rPr>
      </w:pPr>
      <w:r w:rsidRPr="001B7294">
        <w:rPr>
          <w:color w:val="auto"/>
        </w:rPr>
        <w:tab/>
        <w:t xml:space="preserve">Mengimplementasikan sistem informasi </w:t>
      </w:r>
      <w:r w:rsidRPr="001B7294">
        <w:t>Administrasi</w:t>
      </w:r>
      <w:r w:rsidRPr="001B7294">
        <w:rPr>
          <w:color w:val="auto"/>
        </w:rPr>
        <w:t xml:space="preserve"> MTS Ma’had Al-Hidayah </w:t>
      </w:r>
      <w:r w:rsidRPr="001B7294">
        <w:rPr>
          <w:color w:val="auto"/>
        </w:rPr>
        <w:tab/>
        <w:t xml:space="preserve">kepada guru dan pihak sekolah agar mendapatkan dan memberikan informasi </w:t>
      </w:r>
      <w:r w:rsidRPr="001B7294">
        <w:rPr>
          <w:color w:val="auto"/>
        </w:rPr>
        <w:tab/>
        <w:t>secara tepat waktu.</w:t>
      </w:r>
    </w:p>
    <w:p w:rsidR="003719F1" w:rsidRPr="001B7294" w:rsidRDefault="003719F1" w:rsidP="003719F1">
      <w:pPr>
        <w:pStyle w:val="Heading2"/>
        <w:spacing w:line="360" w:lineRule="auto"/>
        <w:jc w:val="both"/>
        <w:rPr>
          <w:rFonts w:ascii="Times New Roman" w:hAnsi="Times New Roman" w:cs="Times New Roman"/>
          <w:szCs w:val="24"/>
        </w:rPr>
      </w:pPr>
      <w:bookmarkStart w:id="16" w:name="_Toc121814274"/>
      <w:bookmarkStart w:id="17" w:name="_Toc203956112"/>
      <w:bookmarkStart w:id="18" w:name="_Toc205916845"/>
      <w:r w:rsidRPr="001B7294">
        <w:rPr>
          <w:rFonts w:ascii="Times New Roman" w:hAnsi="Times New Roman" w:cs="Times New Roman"/>
          <w:szCs w:val="24"/>
        </w:rPr>
        <w:t xml:space="preserve">1.5 </w:t>
      </w:r>
      <w:r w:rsidRPr="001B7294">
        <w:rPr>
          <w:rFonts w:ascii="Times New Roman" w:hAnsi="Times New Roman" w:cs="Times New Roman"/>
          <w:szCs w:val="24"/>
        </w:rPr>
        <w:tab/>
        <w:t>Manfaat Penelitian</w:t>
      </w:r>
      <w:bookmarkEnd w:id="16"/>
      <w:bookmarkEnd w:id="17"/>
      <w:bookmarkEnd w:id="18"/>
      <w:r w:rsidRPr="001B7294">
        <w:rPr>
          <w:rFonts w:ascii="Times New Roman" w:hAnsi="Times New Roman" w:cs="Times New Roman"/>
          <w:szCs w:val="24"/>
        </w:rPr>
        <w:t xml:space="preserve"> </w:t>
      </w:r>
    </w:p>
    <w:p w:rsidR="003719F1" w:rsidRPr="001B7294" w:rsidRDefault="003719F1" w:rsidP="003719F1">
      <w:pPr>
        <w:pStyle w:val="ListParagraph"/>
        <w:numPr>
          <w:ilvl w:val="0"/>
          <w:numId w:val="4"/>
        </w:numPr>
        <w:ind w:left="426"/>
        <w:rPr>
          <w:color w:val="auto"/>
        </w:rPr>
      </w:pPr>
      <w:r w:rsidRPr="001B7294">
        <w:rPr>
          <w:color w:val="auto"/>
        </w:rPr>
        <w:tab/>
        <w:t xml:space="preserve">Dapat memberikan informasi seputar </w:t>
      </w:r>
      <w:r w:rsidRPr="001B7294">
        <w:t>Administrasi</w:t>
      </w:r>
      <w:r w:rsidRPr="001B7294">
        <w:rPr>
          <w:color w:val="auto"/>
        </w:rPr>
        <w:t xml:space="preserve"> MTS Ma’had Al-Hidayah Desa </w:t>
      </w:r>
      <w:r w:rsidRPr="001B7294">
        <w:rPr>
          <w:color w:val="auto"/>
        </w:rPr>
        <w:tab/>
        <w:t>Teluk Dlam.</w:t>
      </w:r>
    </w:p>
    <w:p w:rsidR="003719F1" w:rsidRPr="001B7294" w:rsidRDefault="003719F1" w:rsidP="003719F1">
      <w:pPr>
        <w:pStyle w:val="ListParagraph"/>
        <w:numPr>
          <w:ilvl w:val="0"/>
          <w:numId w:val="4"/>
        </w:numPr>
        <w:ind w:left="426"/>
        <w:rPr>
          <w:color w:val="auto"/>
        </w:rPr>
      </w:pPr>
      <w:r w:rsidRPr="001B7294">
        <w:rPr>
          <w:color w:val="auto"/>
        </w:rPr>
        <w:tab/>
        <w:t xml:space="preserve">Memudahkan dalam menyajikan informasi </w:t>
      </w:r>
      <w:r w:rsidRPr="001B7294">
        <w:t>Administrasi</w:t>
      </w:r>
      <w:r w:rsidRPr="001B7294">
        <w:rPr>
          <w:color w:val="auto"/>
        </w:rPr>
        <w:t xml:space="preserve"> bagi siwa, guru dan pihak </w:t>
      </w:r>
      <w:r w:rsidRPr="001B7294">
        <w:rPr>
          <w:color w:val="auto"/>
        </w:rPr>
        <w:tab/>
        <w:t>sekolah.</w:t>
      </w:r>
    </w:p>
    <w:p w:rsidR="003719F1" w:rsidRPr="001B7294" w:rsidRDefault="003719F1" w:rsidP="003719F1">
      <w:pPr>
        <w:pStyle w:val="ListParagraph"/>
        <w:numPr>
          <w:ilvl w:val="0"/>
          <w:numId w:val="4"/>
        </w:numPr>
        <w:ind w:left="426"/>
        <w:rPr>
          <w:color w:val="auto"/>
        </w:rPr>
      </w:pPr>
      <w:r w:rsidRPr="001B7294">
        <w:rPr>
          <w:color w:val="auto"/>
        </w:rPr>
        <w:tab/>
        <w:t xml:space="preserve">Memudahkan dalam pembuatan laporan </w:t>
      </w:r>
      <w:r w:rsidRPr="001B7294">
        <w:t>Administrasi</w:t>
      </w:r>
      <w:r w:rsidRPr="001B7294">
        <w:rPr>
          <w:color w:val="auto"/>
        </w:rPr>
        <w:t xml:space="preserve"> karena sudah tersimpan dalam </w:t>
      </w:r>
      <w:r w:rsidRPr="001B7294">
        <w:rPr>
          <w:color w:val="auto"/>
        </w:rPr>
        <w:tab/>
        <w:t>sistem.</w:t>
      </w:r>
    </w:p>
    <w:p w:rsidR="003719F1" w:rsidRPr="001B7294" w:rsidRDefault="003719F1" w:rsidP="003719F1">
      <w:pPr>
        <w:pStyle w:val="Heading2"/>
        <w:spacing w:line="360" w:lineRule="auto"/>
        <w:jc w:val="both"/>
        <w:rPr>
          <w:rFonts w:ascii="Times New Roman" w:hAnsi="Times New Roman" w:cs="Times New Roman"/>
          <w:szCs w:val="24"/>
        </w:rPr>
      </w:pPr>
      <w:bookmarkStart w:id="19" w:name="_Toc393364059"/>
      <w:bookmarkStart w:id="20" w:name="_Toc393364395"/>
      <w:bookmarkStart w:id="21" w:name="_Toc393377565"/>
      <w:bookmarkStart w:id="22" w:name="_Toc393377662"/>
      <w:bookmarkStart w:id="23" w:name="_Toc66794387"/>
      <w:bookmarkStart w:id="24" w:name="_Toc72830314"/>
      <w:bookmarkStart w:id="25" w:name="_Toc85104072"/>
      <w:bookmarkStart w:id="26" w:name="_Toc121814275"/>
      <w:bookmarkStart w:id="27" w:name="_Toc203956113"/>
      <w:bookmarkStart w:id="28" w:name="_Toc205916846"/>
      <w:r w:rsidRPr="001B7294">
        <w:rPr>
          <w:rFonts w:ascii="Times New Roman" w:hAnsi="Times New Roman" w:cs="Times New Roman"/>
          <w:szCs w:val="24"/>
        </w:rPr>
        <w:t xml:space="preserve">1.6 </w:t>
      </w:r>
      <w:r w:rsidRPr="001B7294">
        <w:rPr>
          <w:rFonts w:ascii="Times New Roman" w:hAnsi="Times New Roman" w:cs="Times New Roman"/>
          <w:szCs w:val="24"/>
        </w:rPr>
        <w:tab/>
        <w:t>Sistematika Penulisan</w:t>
      </w:r>
      <w:bookmarkEnd w:id="19"/>
      <w:bookmarkEnd w:id="20"/>
      <w:bookmarkEnd w:id="21"/>
      <w:bookmarkEnd w:id="22"/>
      <w:bookmarkEnd w:id="23"/>
      <w:bookmarkEnd w:id="24"/>
      <w:bookmarkEnd w:id="25"/>
      <w:bookmarkEnd w:id="26"/>
      <w:bookmarkEnd w:id="27"/>
      <w:bookmarkEnd w:id="28"/>
    </w:p>
    <w:p w:rsidR="003719F1" w:rsidRPr="001B7294" w:rsidRDefault="003719F1" w:rsidP="003719F1">
      <w:pPr>
        <w:pStyle w:val="ListParagraph"/>
        <w:ind w:left="90" w:firstLine="630"/>
        <w:rPr>
          <w:color w:val="auto"/>
        </w:rPr>
      </w:pPr>
      <w:r w:rsidRPr="001B7294">
        <w:rPr>
          <w:color w:val="auto"/>
        </w:rPr>
        <w:t>Sistematika dalam penelitian ini disusun untuk memberikan gambaran umum tentang penelitian yang dijalankan. Dalam menyajikan laopran proposal tugas akhir ini, digunakan sistematika penelitian sebagaiberikut :</w:t>
      </w:r>
    </w:p>
    <w:p w:rsidR="003719F1" w:rsidRPr="001B7294" w:rsidRDefault="003719F1" w:rsidP="003719F1">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BAB I PENDAHUUAN</w:t>
      </w:r>
    </w:p>
    <w:p w:rsidR="003719F1" w:rsidRPr="001B7294" w:rsidRDefault="003719F1" w:rsidP="003719F1">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lastRenderedPageBreak/>
        <w:tab/>
        <w:t>Bab ini menguraikan latar belakang,merumuskan inti masalah yang di hadapi, Batasan masalah aplikasi, tujuan dari pembuatan aplikasi,manfaat pembuatan aplikasi, dan sistematika penelitian.</w:t>
      </w:r>
    </w:p>
    <w:p w:rsidR="003719F1" w:rsidRPr="001B7294" w:rsidRDefault="003719F1" w:rsidP="003719F1">
      <w:pPr>
        <w:jc w:val="both"/>
        <w:rPr>
          <w:rFonts w:ascii="Times New Roman" w:hAnsi="Times New Roman" w:cs="Times New Roman"/>
          <w:sz w:val="24"/>
          <w:szCs w:val="24"/>
        </w:rPr>
      </w:pPr>
      <w:r w:rsidRPr="001B7294">
        <w:rPr>
          <w:rFonts w:ascii="Times New Roman" w:hAnsi="Times New Roman" w:cs="Times New Roman"/>
          <w:sz w:val="24"/>
          <w:szCs w:val="24"/>
        </w:rPr>
        <w:t>BAB II TINJAUAN LITERATUR</w:t>
      </w:r>
    </w:p>
    <w:p w:rsidR="003719F1" w:rsidRPr="001B7294" w:rsidRDefault="003719F1" w:rsidP="003719F1">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ab/>
        <w:t>Bab ini berisi penjelasan mengenai 10 jurnal yang dikutip untuk menjadi bahan referensi dalam penulisan proposal tugas akhir. Bertujuan untuk mengembangkan informasi pengetahuan yang telah diteliti sebelumnya.</w:t>
      </w:r>
    </w:p>
    <w:p w:rsidR="003719F1" w:rsidRPr="001B7294" w:rsidRDefault="003719F1" w:rsidP="003719F1">
      <w:pPr>
        <w:jc w:val="both"/>
        <w:rPr>
          <w:rFonts w:ascii="Times New Roman" w:hAnsi="Times New Roman" w:cs="Times New Roman"/>
          <w:sz w:val="24"/>
          <w:szCs w:val="24"/>
        </w:rPr>
      </w:pPr>
      <w:r w:rsidRPr="001B7294">
        <w:rPr>
          <w:rFonts w:ascii="Times New Roman" w:hAnsi="Times New Roman" w:cs="Times New Roman"/>
          <w:sz w:val="24"/>
          <w:szCs w:val="24"/>
        </w:rPr>
        <w:t>BAB III METODE PENELITIAN</w:t>
      </w:r>
    </w:p>
    <w:p w:rsidR="003719F1" w:rsidRPr="001B7294" w:rsidRDefault="003719F1" w:rsidP="003719F1">
      <w:pPr>
        <w:jc w:val="both"/>
        <w:rPr>
          <w:rFonts w:ascii="Times New Roman" w:hAnsi="Times New Roman" w:cs="Times New Roman"/>
          <w:sz w:val="24"/>
          <w:szCs w:val="24"/>
        </w:rPr>
      </w:pPr>
      <w:r w:rsidRPr="001B7294">
        <w:rPr>
          <w:rFonts w:ascii="Times New Roman" w:hAnsi="Times New Roman" w:cs="Times New Roman"/>
          <w:sz w:val="24"/>
          <w:szCs w:val="24"/>
        </w:rPr>
        <w:tab/>
        <w:t>Bab ini berisi tentang gambaran rancangan penelitian yang meliputi antara lain: prosedur dan langkah-langkah yang harus ditempuh, waktu penelitian, sumber data, dan dengan langkah apa data-data tersebut diperoleh dan selanjutnya diolah dan dianalisis.</w:t>
      </w:r>
    </w:p>
    <w:p w:rsidR="00D544C4" w:rsidRDefault="00D544C4"/>
    <w:sectPr w:rsidR="00D544C4" w:rsidSect="003719F1">
      <w:headerReference w:type="default" r:id="rId7"/>
      <w:footerReference w:type="default" r:id="rId8"/>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161C" w:rsidRDefault="00AD161C" w:rsidP="003719F1">
      <w:pPr>
        <w:spacing w:after="0" w:line="240" w:lineRule="auto"/>
      </w:pPr>
      <w:r>
        <w:separator/>
      </w:r>
    </w:p>
  </w:endnote>
  <w:endnote w:type="continuationSeparator" w:id="0">
    <w:p w:rsidR="00AD161C" w:rsidRDefault="00AD161C" w:rsidP="00371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ヒラギノ角ゴ Pro W3">
    <w:altName w:val="MS Gothic"/>
    <w:charset w:val="80"/>
    <w:family w:val="auto"/>
    <w:pitch w:val="variable"/>
    <w:sig w:usb0="00000000" w:usb1="00000000" w:usb2="01000407"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4180494"/>
      <w:docPartObj>
        <w:docPartGallery w:val="Page Numbers (Bottom of Page)"/>
        <w:docPartUnique/>
      </w:docPartObj>
    </w:sdtPr>
    <w:sdtEndPr>
      <w:rPr>
        <w:noProof/>
      </w:rPr>
    </w:sdtEndPr>
    <w:sdtContent>
      <w:p w:rsidR="003719F1" w:rsidRDefault="003719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719F1" w:rsidRDefault="003719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161C" w:rsidRDefault="00AD161C" w:rsidP="003719F1">
      <w:pPr>
        <w:spacing w:after="0" w:line="240" w:lineRule="auto"/>
      </w:pPr>
      <w:r>
        <w:separator/>
      </w:r>
    </w:p>
  </w:footnote>
  <w:footnote w:type="continuationSeparator" w:id="0">
    <w:p w:rsidR="00AD161C" w:rsidRDefault="00AD161C" w:rsidP="00371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19F1" w:rsidRDefault="003719F1">
    <w:pPr>
      <w:pStyle w:val="Header"/>
    </w:pPr>
    <w:r>
      <w:rPr>
        <w:noProof/>
      </w:rPr>
      <w:drawing>
        <wp:anchor distT="0" distB="0" distL="114300" distR="114300" simplePos="0" relativeHeight="251658240" behindDoc="1" locked="0" layoutInCell="1" allowOverlap="1">
          <wp:simplePos x="0" y="0"/>
          <wp:positionH relativeFrom="page">
            <wp:posOffset>46165</wp:posOffset>
          </wp:positionH>
          <wp:positionV relativeFrom="paragraph">
            <wp:posOffset>-421005</wp:posOffset>
          </wp:positionV>
          <wp:extent cx="7485093" cy="10592790"/>
          <wp:effectExtent l="0" t="0" r="1905" b="0"/>
          <wp:wrapNone/>
          <wp:docPr id="1" name="Picture 1" descr="C:\Users\user\Downloads\Watermark-Skripsi-UN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atermark-Skripsi-UNIS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485093" cy="1059279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816DB"/>
    <w:multiLevelType w:val="hybridMultilevel"/>
    <w:tmpl w:val="F75C2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EB72F7"/>
    <w:multiLevelType w:val="hybridMultilevel"/>
    <w:tmpl w:val="C5943B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125409"/>
    <w:multiLevelType w:val="hybridMultilevel"/>
    <w:tmpl w:val="12187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A37584"/>
    <w:multiLevelType w:val="hybridMultilevel"/>
    <w:tmpl w:val="61789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19F1"/>
    <w:rsid w:val="003719F1"/>
    <w:rsid w:val="00AD161C"/>
    <w:rsid w:val="00D54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7AB7BF7-0F7D-421B-B38A-CEC71789F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19F1"/>
    <w:pPr>
      <w:spacing w:after="200" w:line="276" w:lineRule="auto"/>
    </w:pPr>
  </w:style>
  <w:style w:type="paragraph" w:styleId="Heading1">
    <w:name w:val="heading 1"/>
    <w:basedOn w:val="Normal"/>
    <w:next w:val="Normal"/>
    <w:link w:val="Heading1Char"/>
    <w:uiPriority w:val="1"/>
    <w:qFormat/>
    <w:rsid w:val="003719F1"/>
    <w:pPr>
      <w:keepNext/>
      <w:spacing w:after="0" w:line="240" w:lineRule="auto"/>
      <w:outlineLvl w:val="0"/>
    </w:pPr>
    <w:rPr>
      <w:rFonts w:ascii="Times New Roman" w:eastAsia="ヒラギノ角ゴ Pro W3" w:hAnsi="Times New Roman" w:cs="Times New Roman"/>
      <w:b/>
      <w:color w:val="000000"/>
      <w:sz w:val="24"/>
      <w:szCs w:val="20"/>
    </w:rPr>
  </w:style>
  <w:style w:type="paragraph" w:styleId="Heading2">
    <w:name w:val="heading 2"/>
    <w:basedOn w:val="Normal"/>
    <w:next w:val="Normal"/>
    <w:link w:val="Heading2Char"/>
    <w:uiPriority w:val="9"/>
    <w:unhideWhenUsed/>
    <w:qFormat/>
    <w:rsid w:val="003719F1"/>
    <w:pPr>
      <w:keepNext/>
      <w:keepLines/>
      <w:spacing w:before="200" w:after="0"/>
      <w:outlineLvl w:val="1"/>
    </w:pPr>
    <w:rPr>
      <w:rFonts w:asciiTheme="majorHAnsi" w:eastAsiaTheme="majorEastAsia" w:hAnsiTheme="majorHAns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719F1"/>
    <w:rPr>
      <w:rFonts w:ascii="Times New Roman" w:eastAsia="ヒラギノ角ゴ Pro W3" w:hAnsi="Times New Roman" w:cs="Times New Roman"/>
      <w:b/>
      <w:color w:val="000000"/>
      <w:sz w:val="24"/>
      <w:szCs w:val="20"/>
    </w:rPr>
  </w:style>
  <w:style w:type="character" w:customStyle="1" w:styleId="Heading2Char">
    <w:name w:val="Heading 2 Char"/>
    <w:basedOn w:val="DefaultParagraphFont"/>
    <w:link w:val="Heading2"/>
    <w:uiPriority w:val="9"/>
    <w:rsid w:val="003719F1"/>
    <w:rPr>
      <w:rFonts w:asciiTheme="majorHAnsi" w:eastAsiaTheme="majorEastAsia" w:hAnsiTheme="majorHAnsi" w:cstheme="majorBidi"/>
      <w:b/>
      <w:bCs/>
      <w:sz w:val="24"/>
      <w:szCs w:val="26"/>
    </w:rPr>
  </w:style>
  <w:style w:type="paragraph" w:styleId="ListParagraph">
    <w:name w:val="List Paragraph"/>
    <w:basedOn w:val="Normal"/>
    <w:link w:val="ListParagraphChar"/>
    <w:qFormat/>
    <w:rsid w:val="003719F1"/>
    <w:pPr>
      <w:spacing w:after="0" w:line="360" w:lineRule="auto"/>
      <w:ind w:left="720"/>
      <w:contextualSpacing/>
      <w:jc w:val="both"/>
    </w:pPr>
    <w:rPr>
      <w:rFonts w:ascii="Times New Roman" w:eastAsia="ヒラギノ角ゴ Pro W3" w:hAnsi="Times New Roman" w:cs="Times New Roman"/>
      <w:color w:val="000000"/>
      <w:sz w:val="24"/>
      <w:szCs w:val="24"/>
    </w:rPr>
  </w:style>
  <w:style w:type="character" w:customStyle="1" w:styleId="ListParagraphChar">
    <w:name w:val="List Paragraph Char"/>
    <w:link w:val="ListParagraph"/>
    <w:locked/>
    <w:rsid w:val="003719F1"/>
    <w:rPr>
      <w:rFonts w:ascii="Times New Roman" w:eastAsia="ヒラギノ角ゴ Pro W3" w:hAnsi="Times New Roman" w:cs="Times New Roman"/>
      <w:color w:val="000000"/>
      <w:sz w:val="24"/>
      <w:szCs w:val="24"/>
    </w:rPr>
  </w:style>
  <w:style w:type="paragraph" w:styleId="Header">
    <w:name w:val="header"/>
    <w:basedOn w:val="Normal"/>
    <w:link w:val="HeaderChar"/>
    <w:uiPriority w:val="99"/>
    <w:unhideWhenUsed/>
    <w:rsid w:val="00371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19F1"/>
  </w:style>
  <w:style w:type="paragraph" w:styleId="Footer">
    <w:name w:val="footer"/>
    <w:basedOn w:val="Normal"/>
    <w:link w:val="FooterChar"/>
    <w:uiPriority w:val="99"/>
    <w:unhideWhenUsed/>
    <w:rsid w:val="00371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9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2192</Words>
  <Characters>1249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dc:creator>
  <cp:keywords/>
  <dc:description/>
  <cp:lastModifiedBy>mil</cp:lastModifiedBy>
  <cp:revision>1</cp:revision>
  <dcterms:created xsi:type="dcterms:W3CDTF">2025-11-20T13:56:00Z</dcterms:created>
  <dcterms:modified xsi:type="dcterms:W3CDTF">2025-11-20T14:00:00Z</dcterms:modified>
</cp:coreProperties>
</file>